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Ludwigs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Vordiplom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773A3A2B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805F18">
        <w:rPr>
          <w:rFonts w:ascii="Spectral" w:hAnsi="Spectral"/>
          <w:sz w:val="22"/>
          <w:szCs w:val="22"/>
          <w:lang w:val="en-US"/>
        </w:rPr>
        <w:t>5</w:t>
      </w:r>
    </w:p>
    <w:p w14:paraId="60061E4C" w14:textId="13B2881A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805F18">
        <w:rPr>
          <w:rFonts w:ascii="Spectral" w:hAnsi="Spectral"/>
          <w:sz w:val="22"/>
          <w:szCs w:val="22"/>
          <w:lang w:val="en-US"/>
        </w:rPr>
        <w:t>856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805F18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805F18">
        <w:rPr>
          <w:rFonts w:ascii="Spectral" w:hAnsi="Spectral"/>
          <w:sz w:val="22"/>
          <w:szCs w:val="22"/>
          <w:lang w:val="en-US"/>
        </w:rPr>
        <w:t>Sept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805F18">
        <w:rPr>
          <w:rFonts w:ascii="Spectral" w:hAnsi="Spectral"/>
          <w:sz w:val="22"/>
          <w:szCs w:val="22"/>
          <w:lang w:val="en-US"/>
        </w:rPr>
        <w:t>13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EC329D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EC329D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NeuroLeadership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15E013A" w14:textId="358B88B8" w:rsidR="00805F18" w:rsidRDefault="00805F18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Clinical Psychology Review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4A5CA501" w14:textId="0CCD0C50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076B24BF" w14:textId="5050A477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63EFF35" w14:textId="7777777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776457B7" w14:textId="180E10EC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lastRenderedPageBreak/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6624C340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13185C" w:rsidRPr="001A4386" w14:paraId="5889BB6B" w14:textId="77777777" w:rsidTr="006B6BC9">
        <w:tc>
          <w:tcPr>
            <w:tcW w:w="1818" w:type="dxa"/>
          </w:tcPr>
          <w:p w14:paraId="26195342" w14:textId="386EABC7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49BD010" w14:textId="62AC1B69" w:rsidR="0013185C" w:rsidRDefault="0013185C" w:rsidP="0013185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euroethics, free will, and the self” of the Brian-to-Society Decision and Behavior Seminar webinar series, Centre for the Convergence of Health and Economics, McGill University, Canada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1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EC329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3F7BBD" w14:textId="1F5F52F9" w:rsidR="00397DD2" w:rsidRDefault="00B54D25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lastRenderedPageBreak/>
        <w:t xml:space="preserve">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</w:t>
      </w:r>
      <w:r w:rsidR="00FB5FD7" w:rsidRPr="003059C8">
        <w:rPr>
          <w:rFonts w:ascii="Spectral" w:hAnsi="Spectral"/>
          <w:sz w:val="22"/>
          <w:szCs w:val="22"/>
          <w:lang w:val="en-US"/>
        </w:rPr>
        <w:lastRenderedPageBreak/>
        <w:t xml:space="preserve">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lastRenderedPageBreak/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lastRenderedPageBreak/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3059C8">
        <w:rPr>
          <w:rFonts w:ascii="Spectral" w:hAnsi="Spectral" w:cs="Times New Roman"/>
        </w:rPr>
        <w:lastRenderedPageBreak/>
        <w:t>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154F6096" w:rsidR="00387CA1" w:rsidRPr="00387CA1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46DD6FF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a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l Meeting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2869A6A4" w14:textId="77777777" w:rsidR="00F35F20" w:rsidRDefault="00F35F20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Innovation in Aging</w:t>
      </w:r>
    </w:p>
    <w:p w14:paraId="58715837" w14:textId="2719EB6E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E08F6EE" w14:textId="77777777" w:rsidR="00EC329D" w:rsidRDefault="00EC329D">
      <w:r>
        <w:separator/>
      </w:r>
    </w:p>
  </w:endnote>
  <w:endnote w:type="continuationSeparator" w:id="0">
    <w:p w14:paraId="52B14854" w14:textId="77777777" w:rsidR="00EC329D" w:rsidRDefault="00EC329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2E301AE" w14:textId="77777777" w:rsidR="00EC329D" w:rsidRDefault="00EC329D">
      <w:r>
        <w:separator/>
      </w:r>
    </w:p>
  </w:footnote>
  <w:footnote w:type="continuationSeparator" w:id="0">
    <w:p w14:paraId="4F2DAEDC" w14:textId="77777777" w:rsidR="00EC329D" w:rsidRDefault="00EC329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06AD9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52F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26389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2E27F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36</Pages>
  <Words>14279</Words>
  <Characters>81393</Characters>
  <Application>Microsoft Office Word</Application>
  <DocSecurity>0</DocSecurity>
  <Lines>678</Lines>
  <Paragraphs>1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5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42</cp:revision>
  <cp:lastPrinted>2021-05-26T01:55:00Z</cp:lastPrinted>
  <dcterms:created xsi:type="dcterms:W3CDTF">2021-03-19T00:08:00Z</dcterms:created>
  <dcterms:modified xsi:type="dcterms:W3CDTF">2021-09-14T21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